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t xml:space="preserve"> SARS-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64 bit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r w:rsidR="002432AD">
        <w:t>2</w:t>
      </w:r>
      <w:r>
        <w:t xml:space="preserve"> .)</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which contains all the ORFs found for the .FASTA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226EEE8E"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E4596C">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E4596C">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DA1DBA"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DA1DBA">
        <w:rPr>
          <w:rFonts w:ascii="Lucida Console" w:eastAsia="Times New Roman" w:hAnsi="Lucida Console" w:cs="Courier New"/>
          <w:color w:val="0000FF"/>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216CDA25"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E27029">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E27029">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93387C8"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2D5FBE">
        <w:trPr>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2D5FBE">
        <w:trPr>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2D5FBE">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2D5FBE">
              <w:trPr>
                <w:tblCellSpacing w:w="0" w:type="dxa"/>
              </w:trPr>
              <w:tc>
                <w:tcPr>
                  <w:tcW w:w="15"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SARS-CoV-2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2843C283" w:rsidR="00131106" w:rsidRDefault="00131106" w:rsidP="00B24C28">
      <w:pPr>
        <w:spacing w:after="0" w:line="480" w:lineRule="auto"/>
      </w:pPr>
      <w:r>
        <w:t>(Fig 5.)</w:t>
      </w:r>
      <w:r w:rsidR="00F87075">
        <w:t xml:space="preserve"> </w:t>
      </w:r>
    </w:p>
    <w:p w14:paraId="08669B5F" w14:textId="45760ED5"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5D23EE19" w14:textId="489E62C6" w:rsidR="000C4C76" w:rsidRDefault="000C4C76" w:rsidP="000C4C76">
      <w:pPr>
        <w:pStyle w:val="Caption"/>
      </w:pPr>
      <w:r>
        <w:t xml:space="preserve">Table </w:t>
      </w:r>
      <w:fldSimple w:instr=" SEQ Table \* ARABIC ">
        <w:r>
          <w:rPr>
            <w:noProof/>
          </w:rPr>
          <w:t>1</w:t>
        </w:r>
      </w:fldSimple>
      <w:r>
        <w:t>: target and drugs retrieved.</w:t>
      </w:r>
    </w:p>
    <w:tbl>
      <w:tblPr>
        <w:tblW w:w="10020" w:type="dxa"/>
        <w:tblLook w:val="04A0" w:firstRow="1" w:lastRow="0" w:firstColumn="1" w:lastColumn="0" w:noHBand="0" w:noVBand="1"/>
      </w:tblPr>
      <w:tblGrid>
        <w:gridCol w:w="740"/>
        <w:gridCol w:w="781"/>
        <w:gridCol w:w="2440"/>
        <w:gridCol w:w="1479"/>
        <w:gridCol w:w="1534"/>
        <w:gridCol w:w="1960"/>
        <w:gridCol w:w="1479"/>
      </w:tblGrid>
      <w:tr w:rsidR="00F45A2A" w:rsidRPr="00F45A2A" w14:paraId="3915F401" w14:textId="77777777" w:rsidTr="00F45A2A">
        <w:trPr>
          <w:trHeight w:val="495"/>
        </w:trPr>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score</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5C49C8E2"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 tax_id</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_organis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target</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f</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pref_name</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chembl_id</w:t>
            </w:r>
          </w:p>
        </w:tc>
      </w:tr>
      <w:tr w:rsidR="00F45A2A" w:rsidRPr="00F45A2A" w14:paraId="3AD5B0F4"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7.8</w:t>
            </w:r>
          </w:p>
        </w:tc>
        <w:tc>
          <w:tcPr>
            <w:tcW w:w="700"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7</w:t>
            </w:r>
          </w:p>
        </w:tc>
        <w:tc>
          <w:tcPr>
            <w:tcW w:w="1420"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058B57B9"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2.6</w:t>
            </w:r>
          </w:p>
        </w:tc>
        <w:tc>
          <w:tcPr>
            <w:tcW w:w="700"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5542</w:t>
            </w:r>
          </w:p>
        </w:tc>
        <w:tc>
          <w:tcPr>
            <w:tcW w:w="1420"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304E53AC"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VI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9823</w:t>
            </w:r>
          </w:p>
        </w:tc>
      </w:tr>
      <w:tr w:rsidR="00F45A2A" w:rsidRPr="00F45A2A" w14:paraId="46D7A07D"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APRE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218913</w:t>
            </w:r>
          </w:p>
        </w:tc>
      </w:tr>
      <w:tr w:rsidR="00F45A2A" w:rsidRPr="00F45A2A" w14:paraId="13E39D82"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PYRAZINAMIDE</w:t>
            </w:r>
          </w:p>
        </w:tc>
        <w:tc>
          <w:tcPr>
            <w:tcW w:w="1380"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614</w:t>
            </w:r>
          </w:p>
        </w:tc>
      </w:tr>
    </w:tbl>
    <w:p w14:paraId="08659C6D" w14:textId="589627E2" w:rsidR="00B440F1" w:rsidRDefault="00B440F1"/>
    <w:p w14:paraId="1384FF6B" w14:textId="00D04E69" w:rsidR="004223B7" w:rsidRDefault="004223B7">
      <w:r>
        <w:t>These three drugs include two relatives of Streptomycin, and Pyrazinamide.  ChEMBL shows these as ribosome inhibitors:</w:t>
      </w:r>
    </w:p>
    <w:p w14:paraId="16E1C15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select distinct md.pref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td.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td.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dm.mechanism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h.target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dm.molregno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HERE td.chembl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  mechanism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17E4DE0C" w14:textId="26CD226E" w:rsidR="0026074F" w:rsidRDefault="0026074F" w:rsidP="0026074F">
      <w:pPr>
        <w:spacing w:after="0" w:line="480" w:lineRule="auto"/>
        <w:rPr>
          <w:rFonts w:cstheme="minorHAnsi"/>
        </w:rPr>
      </w:pPr>
      <w:r>
        <w:rPr>
          <w:rFonts w:cstheme="minorHAnsi"/>
        </w:rPr>
        <w:lastRenderedPageBreak/>
        <w:t xml:space="preserve">But there is some reason to believe that some of these may have antiviral action too, especially Pyrazinamide </w:t>
      </w:r>
      <w:r>
        <w:rPr>
          <w:rFonts w:cstheme="minorHAnsi"/>
        </w:rPr>
        <w:fldChar w:fldCharType="begin"/>
      </w:r>
      <w:r>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Pr>
          <w:rFonts w:cstheme="minorHAnsi"/>
          <w:noProof/>
        </w:rPr>
        <w:t>[22]</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CE1A3D">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CE1A3D">
        <w:rPr>
          <w:rFonts w:cstheme="minorHAnsi"/>
          <w:noProof/>
        </w:rPr>
        <w:t>[22]</w:t>
      </w:r>
      <w:r w:rsidR="00CE1A3D">
        <w:rPr>
          <w:rFonts w:cstheme="minorHAnsi"/>
        </w:rPr>
        <w:fldChar w:fldCharType="end"/>
      </w:r>
      <w:r w:rsidR="00CE1A3D">
        <w:rPr>
          <w:rFonts w:cstheme="minorHAnsi"/>
        </w:rPr>
        <w:t>.</w:t>
      </w:r>
    </w:p>
    <w:p w14:paraId="1A1080A3" w14:textId="6CD3F492" w:rsidR="0026074F" w:rsidRDefault="0026074F" w:rsidP="0026074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select coun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0B100A56" w14:textId="6C65517E" w:rsidR="0026074F" w:rsidRDefault="0026074F" w:rsidP="0026074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5F432BB" w14:textId="26CFB052" w:rsidR="00A87476" w:rsidRDefault="00A77B12" w:rsidP="0026074F">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select coun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select td.chembl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where td.targe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having coun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26074F">
        <w:rPr>
          <w:rFonts w:ascii="Lucida Console" w:hAnsi="Lucida Console"/>
          <w:sz w:val="18"/>
          <w:szCs w:val="18"/>
        </w:rPr>
        <w:t>CHEMBL2363965</w:t>
      </w:r>
      <w:r w:rsidR="005B412A">
        <w:t xml:space="preserve"> has </w:t>
      </w:r>
      <w:r w:rsidR="001525ED">
        <w:t>60</w:t>
      </w:r>
      <w:r w:rsidR="005B412A">
        <w:t xml:space="preserve"> component</w:t>
      </w:r>
      <w:r w:rsidR="001525ED">
        <w:t xml:space="preserve"> sequences</w:t>
      </w:r>
      <w:r w:rsidR="005B412A">
        <w:t>:</w:t>
      </w:r>
    </w:p>
    <w:p w14:paraId="5CDA30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select coun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select td.chembl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481C7E1F" w:rsidR="00F75ED8" w:rsidRDefault="00F75ED8" w:rsidP="005B412A">
      <w:pPr>
        <w:spacing w:after="0" w:line="240" w:lineRule="auto"/>
      </w:pPr>
      <w:r>
        <w:t xml:space="preserve">The target component sequence </w:t>
      </w:r>
      <w:r w:rsidR="007D68D4">
        <w:t>of</w:t>
      </w:r>
      <w:r>
        <w:t xml:space="preserve"> interested </w:t>
      </w:r>
      <w:r w:rsidR="007D68D4">
        <w:t>is the one that was</w:t>
      </w:r>
      <w:r>
        <w:t xml:space="preserve"> found that had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select 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lastRenderedPageBreak/>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RDefault="00795ABC" w:rsidP="00795ABC">
      <w:pPr>
        <w:spacing w:after="0" w:line="240" w:lineRule="auto"/>
        <w:rPr>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795ABC">
      <w:pPr>
        <w:spacing w:after="0" w:line="480" w:lineRule="auto"/>
      </w:pPr>
      <w:r>
        <w:t xml:space="preserve">The similarity score for target </w:t>
      </w:r>
      <w:r w:rsidRPr="00CE1A3D">
        <w:t>CHEMBL2363965</w:t>
      </w:r>
      <w:r>
        <w:t xml:space="preserve"> is high, and the query shown joins to drugs</w:t>
      </w:r>
      <w:r w:rsidR="002D5FBE">
        <w:t xml:space="preserve"> that are part of a multidrug regimen for Tuberculosis.  Higher similarity scores were found with targets </w:t>
      </w:r>
      <w:r w:rsidR="002D5FBE" w:rsidRPr="002D5FBE">
        <w:t>CHEMBL3987</w:t>
      </w:r>
      <w:r w:rsidR="002D5FBE">
        <w:t xml:space="preserve"> and </w:t>
      </w:r>
      <w:r w:rsidR="002D5FBE" w:rsidRPr="002D5FBE">
        <w:t>CHEMBL5542</w:t>
      </w:r>
      <w:r w:rsidR="002D5FBE">
        <w:t>, which are single protein targets.</w:t>
      </w:r>
    </w:p>
    <w:p w14:paraId="09524B3A" w14:textId="196123B4" w:rsidR="002D5FBE" w:rsidRDefault="002D5FBE" w:rsidP="00795ABC">
      <w:pPr>
        <w:spacing w:after="0" w:line="480" w:lineRule="auto"/>
        <w:rPr>
          <w:rFonts w:ascii="Calibri" w:eastAsia="Times New Roman" w:hAnsi="Calibri" w:cs="Calibri"/>
          <w:color w:val="000000"/>
        </w:rPr>
      </w:pPr>
      <w:r w:rsidRPr="00FB7AC1">
        <w:t xml:space="preserve">Using NCBI BLASTP to query the Tuberculosis genome with ORF </w:t>
      </w:r>
      <w:r w:rsidRPr="00FB7AC1">
        <w:rPr>
          <w:rFonts w:ascii="Calibri" w:eastAsia="Times New Roman" w:hAnsi="Calibri" w:cs="Calibri"/>
          <w:color w:val="000000"/>
        </w:rPr>
        <w:t>MN908947.3_281 produces</w:t>
      </w:r>
      <w:r w:rsidR="00FB7AC1" w:rsidRPr="00FB7AC1">
        <w:rPr>
          <w:rFonts w:ascii="Calibri" w:eastAsia="Times New Roman" w:hAnsi="Calibri" w:cs="Calibri"/>
          <w:color w:val="000000"/>
        </w:rPr>
        <w:t xml:space="preserve"> no results</w:t>
      </w:r>
      <w:r w:rsidR="00FB7AC1">
        <w:rPr>
          <w:rFonts w:ascii="Calibri" w:eastAsia="Times New Roman" w:hAnsi="Calibri" w:cs="Calibri"/>
          <w:color w:val="000000"/>
          <w:sz w:val="18"/>
          <w:szCs w:val="18"/>
        </w:rPr>
        <w:t xml:space="preserve">.  </w:t>
      </w:r>
      <w:r w:rsidR="00FB7AC1">
        <w:rPr>
          <w:rFonts w:ascii="Calibri" w:eastAsia="Times New Roman" w:hAnsi="Calibri" w:cs="Calibri"/>
          <w:color w:val="000000"/>
        </w:rPr>
        <w:t>Could this be because these drugs are actually combatting a viral coinfection, and are not used here as ribosome inhibitors?</w:t>
      </w:r>
    </w:p>
    <w:p w14:paraId="3EA37852" w14:textId="4E28BFB0" w:rsidR="00FB7AC1" w:rsidRDefault="00E85126" w:rsidP="00795ABC">
      <w:pPr>
        <w:spacing w:after="0" w:line="480" w:lineRule="auto"/>
      </w:pPr>
      <w:r>
        <w:t>NCBI BLASTP finds a 100% match using a query excluding SARS-CoV-2</w:t>
      </w:r>
      <w:r>
        <w:t xml:space="preserve"> using ORF </w:t>
      </w:r>
      <w:r w:rsidRPr="00FB7AC1">
        <w:rPr>
          <w:rFonts w:ascii="Calibri" w:eastAsia="Times New Roman" w:hAnsi="Calibri" w:cs="Calibri"/>
          <w:color w:val="000000"/>
        </w:rPr>
        <w:t>MN908947.3_281</w:t>
      </w:r>
      <w:r>
        <w:t>:</w:t>
      </w:r>
    </w:p>
    <w:p w14:paraId="0C4EB176" w14:textId="017DE69F" w:rsidR="00E85126" w:rsidRDefault="00E85126" w:rsidP="00795ABC">
      <w:pPr>
        <w:spacing w:after="0" w:line="480" w:lineRule="auto"/>
        <w:rPr>
          <w:b/>
          <w:bCs/>
        </w:rPr>
      </w:pPr>
      <w:r>
        <w:t>(Fig 7.)</w:t>
      </w:r>
      <w:r w:rsidR="00F87075">
        <w:t xml:space="preserve"> </w:t>
      </w:r>
      <w:r w:rsidR="00F87075">
        <w:rPr>
          <w:b/>
          <w:bCs/>
        </w:rPr>
        <w:t xml:space="preserve">NCBI BLASTP results for ORF </w:t>
      </w:r>
      <w:r w:rsidR="00F87075" w:rsidRPr="00E85126">
        <w:rPr>
          <w:b/>
          <w:bCs/>
        </w:rPr>
        <w:t>MN908947.3_281</w:t>
      </w:r>
      <w:r w:rsidR="00F87075">
        <w:rPr>
          <w:b/>
          <w:bCs/>
        </w:rPr>
        <w:t xml:space="preserve"> excluding SARS-CoV-2</w:t>
      </w:r>
      <w:r w:rsidR="00F87075">
        <w:rPr>
          <w:b/>
          <w:bCs/>
        </w:rPr>
        <w:t xml:space="preserve"> </w:t>
      </w:r>
      <w:r w:rsidR="00F87075">
        <w:rPr>
          <w:b/>
          <w:bCs/>
        </w:rPr>
        <w:fldChar w:fldCharType="begin">
          <w:fldData xml:space="preserve">PEVuZE5vdGU+PENpdGU+PFllYXI+MjAyMDwvWWVhcj48UmVjTnVtPjEyNDwvUmVjTnVtPjxEaXNw
bGF5VGV4dD5bMjMsIDI0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87075">
        <w:rPr>
          <w:b/>
          <w:bCs/>
        </w:rPr>
        <w:instrText xml:space="preserve"> ADDIN EN.CITE </w:instrText>
      </w:r>
      <w:r w:rsidR="00F87075">
        <w:rPr>
          <w:b/>
          <w:bCs/>
        </w:rPr>
        <w:fldChar w:fldCharType="begin">
          <w:fldData xml:space="preserve">PEVuZE5vdGU+PENpdGU+PFllYXI+MjAyMDwvWWVhcj48UmVjTnVtPjEyNDwvUmVjTnVtPjxEaXNw
bGF5VGV4dD5bMjMsIDI0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87075">
        <w:rPr>
          <w:b/>
          <w:bCs/>
        </w:rPr>
        <w:instrText xml:space="preserve"> ADDIN EN.CITE.DATA </w:instrText>
      </w:r>
      <w:r w:rsidR="00F87075">
        <w:rPr>
          <w:b/>
          <w:bCs/>
        </w:rPr>
      </w:r>
      <w:r w:rsidR="00F87075">
        <w:rPr>
          <w:b/>
          <w:bCs/>
        </w:rPr>
        <w:fldChar w:fldCharType="end"/>
      </w:r>
      <w:r w:rsidR="00F87075">
        <w:rPr>
          <w:b/>
          <w:bCs/>
        </w:rPr>
        <w:fldChar w:fldCharType="separate"/>
      </w:r>
      <w:r w:rsidR="00F87075">
        <w:rPr>
          <w:b/>
          <w:bCs/>
          <w:noProof/>
        </w:rPr>
        <w:t>[23, 24]</w:t>
      </w:r>
      <w:r w:rsidR="00F87075">
        <w:rPr>
          <w:b/>
          <w:bCs/>
        </w:rPr>
        <w:fldChar w:fldCharType="end"/>
      </w:r>
      <w:r w:rsidR="00F87075">
        <w:rPr>
          <w:b/>
          <w:bCs/>
        </w:rPr>
        <w:t>.</w:t>
      </w:r>
    </w:p>
    <w:p w14:paraId="7D7E2AC3" w14:textId="77777777" w:rsidR="00F87075" w:rsidRDefault="00F87075" w:rsidP="00F87075">
      <w:r>
        <w:t>This protein is highly conserved in Corona viruses.</w:t>
      </w:r>
    </w:p>
    <w:p w14:paraId="6C3B6DC7" w14:textId="77777777" w:rsidR="00F87075" w:rsidRDefault="00F87075" w:rsidP="00F87075">
      <w:r>
        <w:t>It may be that as part of treatment of Tuberculosis, a concurrent infection by a Carona virus also was treated by the drugs associated with this target.</w:t>
      </w:r>
    </w:p>
    <w:p w14:paraId="3EEF5DB5" w14:textId="77777777" w:rsidR="00F87075" w:rsidRDefault="00F87075" w:rsidP="00F87075">
      <w:r>
        <w:t>The distance tree shows relations of this protein:</w:t>
      </w:r>
    </w:p>
    <w:p w14:paraId="56051AA2" w14:textId="26B4B3FE" w:rsidR="00F87075" w:rsidRDefault="00F87075" w:rsidP="00795ABC">
      <w:pPr>
        <w:spacing w:after="0" w:line="480" w:lineRule="auto"/>
      </w:pPr>
      <w:r>
        <w:t xml:space="preserve">(Fig 8.) </w:t>
      </w:r>
      <w:r>
        <w:fldChar w:fldCharType="begin"/>
      </w:r>
      <w: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fldChar w:fldCharType="separate"/>
      </w:r>
      <w:r>
        <w:rPr>
          <w:noProof/>
        </w:rPr>
        <w:t>[24]</w:t>
      </w:r>
      <w:r>
        <w:fldChar w:fldCharType="end"/>
      </w:r>
    </w:p>
    <w:p w14:paraId="6D447608" w14:textId="1A303FBF" w:rsidR="00F87075" w:rsidRDefault="00F87075" w:rsidP="00F87075">
      <w:r>
        <w:t xml:space="preserve">Link from accession </w:t>
      </w:r>
      <w:hyperlink r:id="rId7" w:tgtFrame="lnkDCW398Y4014" w:tooltip="Show report for P0C6U6.1" w:history="1">
        <w:r>
          <w:rPr>
            <w:rStyle w:val="Hyperlink"/>
          </w:rPr>
          <w:t>P0C6U6.1</w:t>
        </w:r>
      </w:hyperlink>
      <w:r>
        <w:t xml:space="preserve"> gets us to the structural information from the protein database:</w:t>
      </w:r>
    </w:p>
    <w:p w14:paraId="480A35CA" w14:textId="15C90651" w:rsidR="00F87075" w:rsidRDefault="00F87075" w:rsidP="00F87075">
      <w:r>
        <w:t xml:space="preserve">(Fig 9.) </w:t>
      </w:r>
      <w:r w:rsidR="001A7C0E">
        <w:fldChar w:fldCharType="begin"/>
      </w:r>
      <w:r w:rsidR="001A7C0E">
        <w:instrText xml:space="preserve"> ADDIN EN.CITE &lt;EndNote&gt;&lt;Cite&gt;&lt;Year&gt;2020&lt;/Year&gt;&lt;RecNum&gt;125&lt;/RecNum&gt;&lt;DisplayText&gt;[25, 26]&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fldChar w:fldCharType="separate"/>
      </w:r>
      <w:r w:rsidR="001A7C0E">
        <w:rPr>
          <w:noProof/>
        </w:rPr>
        <w:t>[25, 26]</w:t>
      </w:r>
      <w:r w:rsidR="001A7C0E">
        <w:fldChar w:fldCharType="end"/>
      </w:r>
    </w:p>
    <w:p w14:paraId="5C040B58" w14:textId="6A5E9542" w:rsidR="001A7C0E" w:rsidRDefault="001A7C0E" w:rsidP="00F87075">
      <w:r>
        <w:t>“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w:t>
      </w:r>
      <w:r>
        <w:t xml:space="preserve"> </w:t>
      </w:r>
      <w:r>
        <w:fldChar w:fldCharType="begin"/>
      </w:r>
      <w:r>
        <w:instrText xml:space="preserve"> ADDIN EN.CITE &lt;EndNote&gt;&lt;Cite&gt;&lt;Year&gt;2020&lt;/Year&gt;&lt;RecNum&gt;127&lt;/RecNum&gt;&lt;DisplayText&gt;[27]&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Pr>
          <w:noProof/>
        </w:rPr>
        <w:t>[27]</w:t>
      </w:r>
      <w:r>
        <w:fldChar w:fldCharType="end"/>
      </w:r>
      <w:r>
        <w:t>.”</w:t>
      </w:r>
    </w:p>
    <w:p w14:paraId="56AA1A68" w14:textId="77777777" w:rsidR="00EC7726" w:rsidRDefault="00EC7726" w:rsidP="00EC7726">
      <w:r>
        <w:t>Interfering with the virus’ ability to replicate genomic RNA would be expected to slow or stop progression of infection by the virus, which makes this a good target.</w:t>
      </w:r>
    </w:p>
    <w:p w14:paraId="4990F226" w14:textId="77777777" w:rsidR="001A7C0E" w:rsidRDefault="001A7C0E" w:rsidP="00F87075"/>
    <w:p w14:paraId="7D69E439" w14:textId="77777777" w:rsidR="00F87075" w:rsidRPr="00F87075" w:rsidRDefault="00F87075" w:rsidP="00795ABC">
      <w:pPr>
        <w:spacing w:after="0" w:line="480" w:lineRule="auto"/>
      </w:pPr>
    </w:p>
    <w:p w14:paraId="6764D046" w14:textId="77777777" w:rsidR="00F87075" w:rsidRDefault="00F87075" w:rsidP="00795ABC">
      <w:pPr>
        <w:spacing w:after="0" w:line="480" w:lineRule="auto"/>
      </w:pPr>
    </w:p>
    <w:p w14:paraId="20968294" w14:textId="77777777" w:rsidR="00E85126" w:rsidRPr="00FB7AC1" w:rsidRDefault="00E85126" w:rsidP="00795ABC">
      <w:pPr>
        <w:spacing w:after="0" w:line="480" w:lineRule="auto"/>
      </w:pPr>
    </w:p>
    <w:p w14:paraId="60AB0750" w14:textId="77777777" w:rsidR="002D5FBE" w:rsidRDefault="002D5FBE" w:rsidP="00795ABC">
      <w:pPr>
        <w:spacing w:after="0" w:line="480" w:lineRule="auto"/>
      </w:pPr>
    </w:p>
    <w:p w14:paraId="1F3C610C" w14:textId="0F1E6841" w:rsidR="001968EA" w:rsidRDefault="001968EA" w:rsidP="001968EA">
      <w:pPr>
        <w:pStyle w:val="Heading2"/>
      </w:pPr>
      <w:r>
        <w:lastRenderedPageBreak/>
        <w:t>Validating molecules with docking simulations</w:t>
      </w:r>
    </w:p>
    <w:p w14:paraId="6A63C5E6" w14:textId="75257DEB" w:rsidR="001968EA" w:rsidRDefault="001968EA" w:rsidP="001968EA">
      <w:r>
        <w:t xml:space="preserve">Docking was simulated for the three drugs found using SwissDock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10ABFFC5" w14:textId="77777777" w:rsidR="001968EA" w:rsidRDefault="001968EA" w:rsidP="001968EA">
      <w:r>
        <w:t>Pyrazinamide had low docking affinity.  This drug was not validated, and its docking information is omitted here.</w:t>
      </w:r>
    </w:p>
    <w:p w14:paraId="317FDBAB" w14:textId="1C9249F3" w:rsidR="001968EA" w:rsidRDefault="001968EA" w:rsidP="001968EA">
      <w:r>
        <w:t>However, Viomycin sulphate, with a docking affinity of 10.73 and Capryomycin sulphate, with a docking affinity of 10.57 were validated as promissing candidates.  Results are shown below.</w:t>
      </w:r>
    </w:p>
    <w:p w14:paraId="332BBBEE" w14:textId="18555D9E" w:rsidR="001968EA" w:rsidRDefault="00200E47" w:rsidP="001968EA">
      <w:r>
        <w:t xml:space="preserve">(Fig 10.) Predicted binding modes for RNA polymerase and Viomycin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1DF5345E" w14:textId="5FDCA6E2" w:rsidR="00200E47" w:rsidRDefault="00200E47" w:rsidP="001968EA">
      <w:r>
        <w:t xml:space="preserve">(Fig 11.) Predicted binding modes for RNA polymerase and Capryomycin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Default="007D31A6" w:rsidP="007D31A6">
      <w:pPr>
        <w:pStyle w:val="Heading1"/>
      </w:pPr>
      <w:r>
        <w:lastRenderedPageBreak/>
        <w:t>Conclusions</w:t>
      </w:r>
    </w:p>
    <w:p w14:paraId="70C6CC6D" w14:textId="478F90BB" w:rsidR="002B3BC9" w:rsidRDefault="002B3BC9" w:rsidP="002B3BC9">
      <w:pPr>
        <w:spacing w:line="480" w:lineRule="auto"/>
      </w:pPr>
      <w:r>
        <w:t xml:space="preserve">Paralog searching the CHEMBL_25 database with ORFs from the SARS-CoV-2 genome has </w:t>
      </w:r>
      <w:r>
        <w:t>targets</w:t>
      </w:r>
      <w:r>
        <w:t xml:space="preserve"> and two promising drugs that have already been used in the treatment of Tuberculosis.  The target identified was RNA polymerase, which is necessary for the replication of the viral RNA genome.</w:t>
      </w:r>
    </w:p>
    <w:p w14:paraId="159D6CDC" w14:textId="77777777" w:rsidR="002B3BC9" w:rsidRDefault="002B3BC9" w:rsidP="002B3BC9">
      <w:pPr>
        <w:spacing w:line="480" w:lineRule="auto"/>
      </w:pPr>
      <w:r>
        <w:t>Success with these drugs in Tuberculosis treatment may have been due to their effect in combination with other drugs to quell concurrent Corona virus infection.</w:t>
      </w:r>
    </w:p>
    <w:p w14:paraId="5365DFC1" w14:textId="50312CE8" w:rsidR="002B3BC9" w:rsidRDefault="002B3BC9" w:rsidP="002B3BC9">
      <w:pPr>
        <w:spacing w:line="480" w:lineRule="auto"/>
      </w:pPr>
      <w:r>
        <w:t xml:space="preserve">Computational docking studies have found good docking affinity for two of the three drugs identified that bind to RNA polymerase: </w:t>
      </w:r>
      <w:r>
        <w:t>C</w:t>
      </w:r>
      <w:r>
        <w:t xml:space="preserve">apryomycin </w:t>
      </w:r>
      <w:r>
        <w:t>su</w:t>
      </w:r>
      <w:r>
        <w:t xml:space="preserve">lfphate, and </w:t>
      </w:r>
      <w:r>
        <w:t>V</w:t>
      </w:r>
      <w:r>
        <w:t>iomycin sulphate.</w:t>
      </w:r>
      <w:r>
        <w:t xml:space="preserve">  The third drug, Pyrazinamide, has been identified in another study citing its use as part of a multidrug regimen for Tuberculosis that uses it to treat viral co-infection </w:t>
      </w:r>
      <w:r>
        <w:fldChar w:fldCharType="begin"/>
      </w:r>
      <w: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Pr>
          <w:noProof/>
        </w:rPr>
        <w:t>[22]</w:t>
      </w:r>
      <w:r>
        <w:fldChar w:fldCharType="end"/>
      </w:r>
      <w:r>
        <w:t>.</w:t>
      </w:r>
    </w:p>
    <w:p w14:paraId="0645D2EC" w14:textId="4C919F42" w:rsidR="002B3BC9" w:rsidRDefault="002B3BC9" w:rsidP="002B3BC9">
      <w:pPr>
        <w:spacing w:line="480" w:lineRule="auto"/>
      </w:pPr>
      <w:r>
        <w:t xml:space="preserve">Disclaimer: </w:t>
      </w:r>
      <w:r>
        <w:t>These in-silico studies should be followed up by in vitro and in vivo studies</w:t>
      </w:r>
      <w:r>
        <w:t xml:space="preserve"> to determine efficacy</w:t>
      </w:r>
      <w:r>
        <w:t>.</w:t>
      </w:r>
    </w:p>
    <w:p w14:paraId="0997908E" w14:textId="5FF2A3A1" w:rsidR="003407CC" w:rsidRDefault="003407CC" w:rsidP="003407CC">
      <w:pPr>
        <w:pStyle w:val="Heading1"/>
      </w:pPr>
      <w:r>
        <w:t>Acknowledgements</w:t>
      </w:r>
    </w:p>
    <w:p w14:paraId="7A7C3CDD" w14:textId="51BCE011" w:rsidR="003407CC" w:rsidRPr="003407CC" w:rsidRDefault="003407CC" w:rsidP="003407CC">
      <w:r>
        <w:t>I thank my professors, Gretchen Ehrenkaufer and Alan Cheng for their advice and encouragement.</w:t>
      </w:r>
    </w:p>
    <w:p w14:paraId="5A8374D8" w14:textId="002673C4" w:rsidR="002B3BC9" w:rsidRDefault="002B3BC9">
      <w:r>
        <w:br w:type="page"/>
      </w:r>
    </w:p>
    <w:p w14:paraId="5E33CBE4" w14:textId="77777777" w:rsidR="002B3BC9" w:rsidRDefault="002B3BC9" w:rsidP="002B3BC9">
      <w:pPr>
        <w:spacing w:line="480" w:lineRule="auto"/>
      </w:pPr>
    </w:p>
    <w:p w14:paraId="3E58D660" w14:textId="77777777" w:rsidR="0065517C" w:rsidRDefault="0065517C" w:rsidP="007D31A6"/>
    <w:p w14:paraId="333D09F2" w14:textId="40C120FF" w:rsidR="0065517C" w:rsidRDefault="00C10B45" w:rsidP="00C10B45">
      <w:pPr>
        <w:pStyle w:val="Heading1"/>
      </w:pPr>
      <w:r>
        <w:t>References</w:t>
      </w:r>
    </w:p>
    <w:p w14:paraId="31070278" w14:textId="77777777" w:rsidR="002B3BC9" w:rsidRPr="002B3BC9" w:rsidRDefault="0065517C" w:rsidP="002B3BC9">
      <w:pPr>
        <w:pStyle w:val="EndNoteBibliography"/>
        <w:spacing w:after="0"/>
        <w:ind w:left="720" w:hanging="720"/>
      </w:pPr>
      <w:r>
        <w:fldChar w:fldCharType="begin"/>
      </w:r>
      <w:r>
        <w:instrText xml:space="preserve"> ADDIN EN.REFLIST </w:instrText>
      </w:r>
      <w:r>
        <w:fldChar w:fldCharType="separate"/>
      </w:r>
      <w:r w:rsidR="002B3BC9" w:rsidRPr="002B3BC9">
        <w:t>1.</w:t>
      </w:r>
      <w:r w:rsidR="002B3BC9" w:rsidRPr="002B3BC9">
        <w:tab/>
      </w:r>
      <w:r w:rsidR="002B3BC9" w:rsidRPr="002B3BC9">
        <w:rPr>
          <w:b/>
        </w:rPr>
        <w:t>Early Release - Case-Fatality Risk Estimates for COVID-19 Calculated by Using a Lag Time for Fatality - Volume 26, Number 6—June 2020 - Emerging Infectious Diseases journal - CDC</w:t>
      </w:r>
      <w:r w:rsidR="002B3BC9" w:rsidRPr="002B3BC9">
        <w:t>. 2020.</w:t>
      </w:r>
    </w:p>
    <w:p w14:paraId="36B50A4F" w14:textId="77777777" w:rsidR="002B3BC9" w:rsidRPr="002B3BC9" w:rsidRDefault="002B3BC9" w:rsidP="002B3BC9">
      <w:pPr>
        <w:pStyle w:val="EndNoteBibliography"/>
        <w:spacing w:after="0"/>
        <w:ind w:left="720" w:hanging="720"/>
      </w:pPr>
      <w:r w:rsidRPr="002B3BC9">
        <w:t>2.</w:t>
      </w:r>
      <w:r w:rsidRPr="002B3BC9">
        <w:tab/>
      </w:r>
      <w:r w:rsidRPr="002B3BC9">
        <w:rPr>
          <w:b/>
        </w:rPr>
        <w:t>Coronavirus Age, Sex, Demographics (COVID-19) - Worldometer</w:t>
      </w:r>
      <w:r w:rsidRPr="002B3BC9">
        <w:t>. 2020.</w:t>
      </w:r>
    </w:p>
    <w:p w14:paraId="2C4811C5" w14:textId="77777777" w:rsidR="002B3BC9" w:rsidRPr="002B3BC9" w:rsidRDefault="002B3BC9" w:rsidP="002B3BC9">
      <w:pPr>
        <w:pStyle w:val="EndNoteBibliography"/>
        <w:spacing w:after="0"/>
        <w:ind w:left="720" w:hanging="720"/>
      </w:pPr>
      <w:r w:rsidRPr="002B3BC9">
        <w:t>3.</w:t>
      </w:r>
      <w:r w:rsidRPr="002B3BC9">
        <w:tab/>
        <w:t xml:space="preserve">Pollastri MP, Campbell RK: </w:t>
      </w:r>
      <w:r w:rsidRPr="002B3BC9">
        <w:rPr>
          <w:b/>
        </w:rPr>
        <w:t>Target repurposing for neglected diseases</w:t>
      </w:r>
      <w:r w:rsidRPr="002B3BC9">
        <w:t xml:space="preserve">. </w:t>
      </w:r>
      <w:r w:rsidRPr="002B3BC9">
        <w:rPr>
          <w:i/>
        </w:rPr>
        <w:t xml:space="preserve">Future Med Chem </w:t>
      </w:r>
      <w:r w:rsidRPr="002B3BC9">
        <w:t xml:space="preserve">2011, </w:t>
      </w:r>
      <w:r w:rsidRPr="002B3BC9">
        <w:rPr>
          <w:b/>
        </w:rPr>
        <w:t>3</w:t>
      </w:r>
      <w:r w:rsidRPr="002B3BC9">
        <w:t>(10):1307-1315.</w:t>
      </w:r>
    </w:p>
    <w:p w14:paraId="6708D9A3" w14:textId="77777777" w:rsidR="002B3BC9" w:rsidRPr="002B3BC9" w:rsidRDefault="002B3BC9" w:rsidP="002B3BC9">
      <w:pPr>
        <w:pStyle w:val="EndNoteBibliography"/>
        <w:spacing w:after="0"/>
        <w:ind w:left="720" w:hanging="720"/>
      </w:pPr>
      <w:r w:rsidRPr="002B3BC9">
        <w:t>4.</w:t>
      </w:r>
      <w:r w:rsidRPr="002B3BC9">
        <w:tab/>
      </w:r>
      <w:r w:rsidRPr="002B3BC9">
        <w:rPr>
          <w:b/>
        </w:rPr>
        <w:t>WHO | World Health Organization</w:t>
      </w:r>
      <w:r w:rsidRPr="002B3BC9">
        <w:t xml:space="preserve">. </w:t>
      </w:r>
      <w:r w:rsidRPr="002B3BC9">
        <w:rPr>
          <w:i/>
        </w:rPr>
        <w:t xml:space="preserve">WHO </w:t>
      </w:r>
      <w:r w:rsidRPr="002B3BC9">
        <w:t>2019.</w:t>
      </w:r>
    </w:p>
    <w:p w14:paraId="5B07F4AC" w14:textId="5DE58C1A" w:rsidR="002B3BC9" w:rsidRPr="002B3BC9" w:rsidRDefault="002B3BC9" w:rsidP="002B3BC9">
      <w:pPr>
        <w:pStyle w:val="EndNoteBibliography"/>
        <w:spacing w:after="0"/>
        <w:ind w:left="720" w:hanging="720"/>
      </w:pPr>
      <w:r w:rsidRPr="002B3BC9">
        <w:t>5.</w:t>
      </w:r>
      <w:r w:rsidRPr="002B3BC9">
        <w:tab/>
      </w:r>
      <w:r w:rsidRPr="002B3BC9">
        <w:rPr>
          <w:b/>
        </w:rPr>
        <w:t xml:space="preserve">PostgreSQL: The world's most advanced open source database </w:t>
      </w:r>
      <w:r w:rsidRPr="002B3BC9">
        <w:t>[</w:t>
      </w:r>
      <w:hyperlink r:id="rId8" w:history="1">
        <w:r w:rsidRPr="002B3BC9">
          <w:rPr>
            <w:rStyle w:val="Hyperlink"/>
          </w:rPr>
          <w:t>https://www.postgresql.org/</w:t>
        </w:r>
      </w:hyperlink>
      <w:r w:rsidRPr="002B3BC9">
        <w:t>]</w:t>
      </w:r>
    </w:p>
    <w:p w14:paraId="1DB4BDB0" w14:textId="67E76C90" w:rsidR="002B3BC9" w:rsidRPr="002B3BC9" w:rsidRDefault="002B3BC9" w:rsidP="002B3BC9">
      <w:pPr>
        <w:pStyle w:val="EndNoteBibliography"/>
        <w:spacing w:after="0"/>
        <w:ind w:left="720" w:hanging="720"/>
      </w:pPr>
      <w:r w:rsidRPr="002B3BC9">
        <w:t>6.</w:t>
      </w:r>
      <w:r w:rsidRPr="002B3BC9">
        <w:tab/>
      </w:r>
      <w:r w:rsidRPr="002B3BC9">
        <w:rPr>
          <w:b/>
        </w:rPr>
        <w:t xml:space="preserve">PostgreSQL: Downloads </w:t>
      </w:r>
      <w:r w:rsidRPr="002B3BC9">
        <w:t>[</w:t>
      </w:r>
      <w:hyperlink r:id="rId9" w:history="1">
        <w:r w:rsidRPr="002B3BC9">
          <w:rPr>
            <w:rStyle w:val="Hyperlink"/>
          </w:rPr>
          <w:t>https://www.postgresql.org/download/</w:t>
        </w:r>
      </w:hyperlink>
      <w:r w:rsidRPr="002B3BC9">
        <w:t>]</w:t>
      </w:r>
    </w:p>
    <w:p w14:paraId="0B94B48B" w14:textId="6C884E37" w:rsidR="002B3BC9" w:rsidRPr="002B3BC9" w:rsidRDefault="002B3BC9" w:rsidP="002B3BC9">
      <w:pPr>
        <w:pStyle w:val="EndNoteBibliography"/>
        <w:spacing w:after="0"/>
        <w:ind w:left="720" w:hanging="720"/>
      </w:pPr>
      <w:r w:rsidRPr="002B3BC9">
        <w:t>7.</w:t>
      </w:r>
      <w:r w:rsidRPr="002B3BC9">
        <w:tab/>
      </w:r>
      <w:r w:rsidRPr="002B3BC9">
        <w:rPr>
          <w:b/>
        </w:rPr>
        <w:t xml:space="preserve">The CentOS Project </w:t>
      </w:r>
      <w:r w:rsidRPr="002B3BC9">
        <w:t>[</w:t>
      </w:r>
      <w:hyperlink r:id="rId10" w:history="1">
        <w:r w:rsidRPr="002B3BC9">
          <w:rPr>
            <w:rStyle w:val="Hyperlink"/>
          </w:rPr>
          <w:t>https://www.centos.org/</w:t>
        </w:r>
      </w:hyperlink>
      <w:r w:rsidRPr="002B3BC9">
        <w:t>]</w:t>
      </w:r>
    </w:p>
    <w:p w14:paraId="1EE6EBEC" w14:textId="25BF4F66" w:rsidR="002B3BC9" w:rsidRPr="002B3BC9" w:rsidRDefault="002B3BC9" w:rsidP="002B3BC9">
      <w:pPr>
        <w:pStyle w:val="EndNoteBibliography"/>
        <w:spacing w:after="0"/>
        <w:ind w:left="720" w:hanging="720"/>
      </w:pPr>
      <w:r w:rsidRPr="002B3BC9">
        <w:t>8.</w:t>
      </w:r>
      <w:r w:rsidRPr="002B3BC9">
        <w:tab/>
      </w:r>
      <w:r w:rsidRPr="002B3BC9">
        <w:rPr>
          <w:b/>
        </w:rPr>
        <w:t xml:space="preserve">Explore Windows 10 OS, Computers, Apps, &amp; More | Microsoft </w:t>
      </w:r>
      <w:r w:rsidRPr="002B3BC9">
        <w:t>[</w:t>
      </w:r>
      <w:hyperlink r:id="rId11" w:history="1">
        <w:r w:rsidRPr="002B3BC9">
          <w:rPr>
            <w:rStyle w:val="Hyperlink"/>
          </w:rPr>
          <w:t>https://www.microsoft.com/en-us/windows</w:t>
        </w:r>
      </w:hyperlink>
      <w:r w:rsidRPr="002B3BC9">
        <w:t>]</w:t>
      </w:r>
    </w:p>
    <w:p w14:paraId="1BEE1C80" w14:textId="083DAC3D" w:rsidR="002B3BC9" w:rsidRPr="002B3BC9" w:rsidRDefault="002B3BC9" w:rsidP="002B3BC9">
      <w:pPr>
        <w:pStyle w:val="EndNoteBibliography"/>
        <w:spacing w:after="0"/>
        <w:ind w:left="720" w:hanging="720"/>
      </w:pPr>
      <w:r w:rsidRPr="002B3BC9">
        <w:t>9.</w:t>
      </w:r>
      <w:r w:rsidRPr="002B3BC9">
        <w:tab/>
      </w:r>
      <w:r w:rsidRPr="002B3BC9">
        <w:rPr>
          <w:b/>
        </w:rPr>
        <w:t xml:space="preserve">VirtualBox </w:t>
      </w:r>
      <w:r w:rsidRPr="002B3BC9">
        <w:t>[</w:t>
      </w:r>
      <w:hyperlink r:id="rId12" w:history="1">
        <w:r w:rsidRPr="002B3BC9">
          <w:rPr>
            <w:rStyle w:val="Hyperlink"/>
          </w:rPr>
          <w:t>https://www.virtualbox.org/</w:t>
        </w:r>
      </w:hyperlink>
      <w:r w:rsidRPr="002B3BC9">
        <w:t>]</w:t>
      </w:r>
    </w:p>
    <w:p w14:paraId="50FA7CE4" w14:textId="77777777" w:rsidR="002B3BC9" w:rsidRPr="002B3BC9" w:rsidRDefault="002B3BC9" w:rsidP="002B3BC9">
      <w:pPr>
        <w:pStyle w:val="EndNoteBibliography"/>
        <w:spacing w:after="0"/>
        <w:ind w:left="720" w:hanging="720"/>
      </w:pPr>
      <w:r w:rsidRPr="002B3BC9">
        <w:t>10.</w:t>
      </w:r>
      <w:r w:rsidRPr="002B3BC9">
        <w:tab/>
        <w:t>Gaulton A, Hersey A, Nowotka M, Bento AP, Chambers J, Mendez D, Mutowo P, Atkinson F, Bellis LJ, Cibrián-Uhalte E</w:t>
      </w:r>
      <w:r w:rsidRPr="002B3BC9">
        <w:rPr>
          <w:i/>
        </w:rPr>
        <w:t xml:space="preserve"> et al</w:t>
      </w:r>
      <w:r w:rsidRPr="002B3BC9">
        <w:t xml:space="preserve">: </w:t>
      </w:r>
      <w:r w:rsidRPr="002B3BC9">
        <w:rPr>
          <w:b/>
        </w:rPr>
        <w:t>The ChEMBL database in 2017</w:t>
      </w:r>
      <w:r w:rsidRPr="002B3BC9">
        <w:t xml:space="preserve">. </w:t>
      </w:r>
      <w:r w:rsidRPr="002B3BC9">
        <w:rPr>
          <w:i/>
        </w:rPr>
        <w:t xml:space="preserve">Nucleic Acids Res </w:t>
      </w:r>
      <w:r w:rsidRPr="002B3BC9">
        <w:t xml:space="preserve">2017, </w:t>
      </w:r>
      <w:r w:rsidRPr="002B3BC9">
        <w:rPr>
          <w:b/>
        </w:rPr>
        <w:t>45</w:t>
      </w:r>
      <w:r w:rsidRPr="002B3BC9">
        <w:t>(Database issue):D945-954.</w:t>
      </w:r>
    </w:p>
    <w:p w14:paraId="59556339" w14:textId="77777777" w:rsidR="002B3BC9" w:rsidRPr="002B3BC9" w:rsidRDefault="002B3BC9" w:rsidP="002B3BC9">
      <w:pPr>
        <w:pStyle w:val="EndNoteBibliography"/>
        <w:spacing w:after="0"/>
        <w:ind w:left="720" w:hanging="720"/>
      </w:pPr>
      <w:r w:rsidRPr="002B3BC9">
        <w:t>11.</w:t>
      </w:r>
      <w:r w:rsidRPr="002B3BC9">
        <w:tab/>
        <w:t>Lv W, Xu Y, Guo Y, Yu Z, Feng G, Liu P, Luan M, Zhu H, Liu G, Zhang M</w:t>
      </w:r>
      <w:r w:rsidRPr="002B3BC9">
        <w:rPr>
          <w:i/>
        </w:rPr>
        <w:t xml:space="preserve"> et al</w:t>
      </w:r>
      <w:r w:rsidRPr="002B3BC9">
        <w:t xml:space="preserve">: </w:t>
      </w:r>
      <w:r w:rsidRPr="002B3BC9">
        <w:rPr>
          <w:b/>
        </w:rPr>
        <w:t>The drug target genes show higher evolutionary conservation than non-target genes</w:t>
      </w:r>
      <w:r w:rsidRPr="002B3BC9">
        <w:t xml:space="preserve">. In: </w:t>
      </w:r>
      <w:r w:rsidRPr="002B3BC9">
        <w:rPr>
          <w:i/>
        </w:rPr>
        <w:t>Oncotarget.</w:t>
      </w:r>
      <w:r w:rsidRPr="002B3BC9">
        <w:t xml:space="preserve"> vol. 7; 2016: 4961-4971.</w:t>
      </w:r>
    </w:p>
    <w:p w14:paraId="7C8A75EE" w14:textId="35AC4A14" w:rsidR="002B3BC9" w:rsidRPr="002B3BC9" w:rsidRDefault="002B3BC9" w:rsidP="002B3BC9">
      <w:pPr>
        <w:pStyle w:val="EndNoteBibliography"/>
        <w:spacing w:after="0"/>
        <w:ind w:left="720" w:hanging="720"/>
      </w:pPr>
      <w:r w:rsidRPr="002B3BC9">
        <w:t>12.</w:t>
      </w:r>
      <w:r w:rsidRPr="002B3BC9">
        <w:tab/>
      </w:r>
      <w:r w:rsidRPr="002B3BC9">
        <w:rPr>
          <w:b/>
        </w:rPr>
        <w:t xml:space="preserve">Severe acute respiratory syndrome coronavirus 2 isolate Wuhan-Hu-1, co - Nucleotide - NCBI </w:t>
      </w:r>
      <w:r w:rsidRPr="002B3BC9">
        <w:t>[</w:t>
      </w:r>
      <w:hyperlink r:id="rId13" w:history="1">
        <w:r w:rsidRPr="002B3BC9">
          <w:rPr>
            <w:rStyle w:val="Hyperlink"/>
          </w:rPr>
          <w:t>https://www.ncbi.nlm.nih.gov/pubmed/</w:t>
        </w:r>
      </w:hyperlink>
      <w:r w:rsidRPr="002B3BC9">
        <w:t>]</w:t>
      </w:r>
    </w:p>
    <w:p w14:paraId="00945108" w14:textId="5E881B25" w:rsidR="002B3BC9" w:rsidRPr="002B3BC9" w:rsidRDefault="002B3BC9" w:rsidP="002B3BC9">
      <w:pPr>
        <w:pStyle w:val="EndNoteBibliography"/>
        <w:spacing w:after="0"/>
        <w:ind w:left="720" w:hanging="720"/>
      </w:pPr>
      <w:r w:rsidRPr="002B3BC9">
        <w:t>13.</w:t>
      </w:r>
      <w:r w:rsidRPr="002B3BC9">
        <w:tab/>
      </w:r>
      <w:r w:rsidRPr="002B3BC9">
        <w:rPr>
          <w:b/>
        </w:rPr>
        <w:t xml:space="preserve">EMBOSS: The European Molecular Biology Open Software Suite (2000) </w:t>
      </w:r>
      <w:r w:rsidRPr="002B3BC9">
        <w:t>[</w:t>
      </w:r>
      <w:hyperlink r:id="rId14" w:history="1">
        <w:r w:rsidRPr="002B3BC9">
          <w:rPr>
            <w:rStyle w:val="Hyperlink"/>
          </w:rPr>
          <w:t>http://emboss.sourceforge.net</w:t>
        </w:r>
      </w:hyperlink>
      <w:r w:rsidRPr="002B3BC9">
        <w:t>]</w:t>
      </w:r>
    </w:p>
    <w:p w14:paraId="30097E22" w14:textId="77777777" w:rsidR="002B3BC9" w:rsidRPr="002B3BC9" w:rsidRDefault="002B3BC9" w:rsidP="002B3BC9">
      <w:pPr>
        <w:pStyle w:val="EndNoteBibliography"/>
        <w:spacing w:after="0"/>
        <w:ind w:left="720" w:hanging="720"/>
      </w:pPr>
      <w:r w:rsidRPr="002B3BC9">
        <w:t>14.</w:t>
      </w:r>
      <w:r w:rsidRPr="002B3BC9">
        <w:tab/>
        <w:t xml:space="preserve">Wheeler TJ, HHMI Janelia Farm Research Campus A, VA 20147, USA, Eddy SR, HHMI Janelia Farm Research Campus A, VA 20147, USA: </w:t>
      </w:r>
      <w:r w:rsidRPr="002B3BC9">
        <w:rPr>
          <w:b/>
        </w:rPr>
        <w:t>nhmmer: DNA homology search with profile HMMs</w:t>
      </w:r>
      <w:r w:rsidRPr="002B3BC9">
        <w:t xml:space="preserve">. </w:t>
      </w:r>
      <w:r w:rsidRPr="002B3BC9">
        <w:rPr>
          <w:i/>
        </w:rPr>
        <w:t xml:space="preserve">Bioinformatics </w:t>
      </w:r>
      <w:r w:rsidRPr="002B3BC9">
        <w:t xml:space="preserve">2013, </w:t>
      </w:r>
      <w:r w:rsidRPr="002B3BC9">
        <w:rPr>
          <w:b/>
        </w:rPr>
        <w:t>29</w:t>
      </w:r>
      <w:r w:rsidRPr="002B3BC9">
        <w:t>(19):2487-2489.</w:t>
      </w:r>
    </w:p>
    <w:p w14:paraId="54F96D3E" w14:textId="77777777" w:rsidR="002B3BC9" w:rsidRPr="002B3BC9" w:rsidRDefault="002B3BC9" w:rsidP="002B3BC9">
      <w:pPr>
        <w:pStyle w:val="EndNoteBibliography"/>
        <w:spacing w:after="0"/>
        <w:ind w:left="720" w:hanging="720"/>
      </w:pPr>
      <w:r w:rsidRPr="002B3BC9">
        <w:t>15.</w:t>
      </w:r>
      <w:r w:rsidRPr="002B3BC9">
        <w:tab/>
      </w:r>
      <w:r w:rsidRPr="002B3BC9">
        <w:rPr>
          <w:b/>
        </w:rPr>
        <w:t>forgy: Initialization of cluster prototypes using Forgy's algorithm in inaparc: Initialization Algorithms for Partitioning Cluster Analysis</w:t>
      </w:r>
      <w:r w:rsidRPr="002B3BC9">
        <w:t>. 2020.</w:t>
      </w:r>
    </w:p>
    <w:p w14:paraId="1178412B" w14:textId="77777777" w:rsidR="002B3BC9" w:rsidRPr="002B3BC9" w:rsidRDefault="002B3BC9" w:rsidP="002B3BC9">
      <w:pPr>
        <w:pStyle w:val="EndNoteBibliography"/>
        <w:spacing w:after="0"/>
        <w:ind w:left="720" w:hanging="720"/>
      </w:pPr>
      <w:r w:rsidRPr="002B3BC9">
        <w:t>16.</w:t>
      </w:r>
      <w:r w:rsidRPr="002B3BC9">
        <w:tab/>
        <w:t xml:space="preserve">Hartigan JA, Wong MA: </w:t>
      </w:r>
      <w:r w:rsidRPr="002B3BC9">
        <w:rPr>
          <w:b/>
        </w:rPr>
        <w:t>Algorithm AS 136: A K-Means Clustering Algorithm</w:t>
      </w:r>
      <w:r w:rsidRPr="002B3BC9">
        <w:t xml:space="preserve">. </w:t>
      </w:r>
      <w:r w:rsidRPr="002B3BC9">
        <w:rPr>
          <w:i/>
        </w:rPr>
        <w:t xml:space="preserve">Journal of the Royal Statistical Society Series C (Applied Statistics) </w:t>
      </w:r>
      <w:r w:rsidRPr="002B3BC9">
        <w:t xml:space="preserve">1979, </w:t>
      </w:r>
      <w:r w:rsidRPr="002B3BC9">
        <w:rPr>
          <w:b/>
        </w:rPr>
        <w:t>28</w:t>
      </w:r>
      <w:r w:rsidRPr="002B3BC9">
        <w:t>(1):100-108.</w:t>
      </w:r>
    </w:p>
    <w:p w14:paraId="345AD3BC" w14:textId="77777777" w:rsidR="002B3BC9" w:rsidRPr="002B3BC9" w:rsidRDefault="002B3BC9" w:rsidP="002B3BC9">
      <w:pPr>
        <w:pStyle w:val="EndNoteBibliography"/>
        <w:spacing w:after="0"/>
        <w:ind w:left="720" w:hanging="720"/>
      </w:pPr>
      <w:r w:rsidRPr="002B3BC9">
        <w:t>17.</w:t>
      </w:r>
      <w:r w:rsidRPr="002B3BC9">
        <w:tab/>
        <w:t xml:space="preserve">Sheridan RP, Shpungin J: </w:t>
      </w:r>
      <w:r w:rsidRPr="002B3BC9">
        <w:rPr>
          <w:b/>
        </w:rPr>
        <w:t>Calculating similarities between biological activities in the MDL Drug Data Report database</w:t>
      </w:r>
      <w:r w:rsidRPr="002B3BC9">
        <w:t xml:space="preserve">. </w:t>
      </w:r>
      <w:r w:rsidRPr="002B3BC9">
        <w:rPr>
          <w:i/>
        </w:rPr>
        <w:t xml:space="preserve">J Chem Inf Comput Sci </w:t>
      </w:r>
      <w:r w:rsidRPr="002B3BC9">
        <w:t xml:space="preserve">2004, </w:t>
      </w:r>
      <w:r w:rsidRPr="002B3BC9">
        <w:rPr>
          <w:b/>
        </w:rPr>
        <w:t>44</w:t>
      </w:r>
      <w:r w:rsidRPr="002B3BC9">
        <w:t>(2):727-740.</w:t>
      </w:r>
    </w:p>
    <w:p w14:paraId="26C2E014" w14:textId="5BC8AA42" w:rsidR="002B3BC9" w:rsidRPr="002B3BC9" w:rsidRDefault="002B3BC9" w:rsidP="002B3BC9">
      <w:pPr>
        <w:pStyle w:val="EndNoteBibliography"/>
        <w:spacing w:after="0"/>
        <w:ind w:left="720" w:hanging="720"/>
      </w:pPr>
      <w:r w:rsidRPr="002B3BC9">
        <w:t>18.</w:t>
      </w:r>
      <w:r w:rsidRPr="002B3BC9">
        <w:tab/>
      </w:r>
      <w:r w:rsidRPr="002B3BC9">
        <w:rPr>
          <w:b/>
        </w:rPr>
        <w:t xml:space="preserve">SwissDock - The online docking web server of the Swiss Institute of Bioinformatics - Home </w:t>
      </w:r>
      <w:r w:rsidRPr="002B3BC9">
        <w:t>[</w:t>
      </w:r>
      <w:hyperlink r:id="rId15" w:history="1">
        <w:r w:rsidRPr="002B3BC9">
          <w:rPr>
            <w:rStyle w:val="Hyperlink"/>
          </w:rPr>
          <w:t>http://www.swissdock.ch/</w:t>
        </w:r>
      </w:hyperlink>
      <w:r w:rsidRPr="002B3BC9">
        <w:t>]</w:t>
      </w:r>
    </w:p>
    <w:p w14:paraId="5E704FD7" w14:textId="77777777" w:rsidR="002B3BC9" w:rsidRPr="002B3BC9" w:rsidRDefault="002B3BC9" w:rsidP="002B3BC9">
      <w:pPr>
        <w:pStyle w:val="EndNoteBibliography"/>
        <w:spacing w:after="0"/>
        <w:ind w:left="720" w:hanging="720"/>
      </w:pPr>
      <w:r w:rsidRPr="002B3BC9">
        <w:t>19.</w:t>
      </w:r>
      <w:r w:rsidRPr="002B3BC9">
        <w:tab/>
        <w:t xml:space="preserve">Alberts B: </w:t>
      </w:r>
      <w:r w:rsidRPr="002B3BC9">
        <w:rPr>
          <w:b/>
        </w:rPr>
        <w:t>Molecular Biology of the Cell</w:t>
      </w:r>
      <w:r w:rsidRPr="002B3BC9">
        <w:t>, 6 edn. Kindle Edition. : W. W. Norton &amp; Company.</w:t>
      </w:r>
    </w:p>
    <w:p w14:paraId="2C666BC9" w14:textId="77777777" w:rsidR="002B3BC9" w:rsidRPr="002B3BC9" w:rsidRDefault="002B3BC9" w:rsidP="002B3BC9">
      <w:pPr>
        <w:pStyle w:val="EndNoteBibliography"/>
        <w:spacing w:after="0"/>
        <w:ind w:left="720" w:hanging="720"/>
      </w:pPr>
      <w:r w:rsidRPr="002B3BC9">
        <w:t>20.</w:t>
      </w:r>
      <w:r w:rsidRPr="002B3BC9">
        <w:tab/>
        <w:t xml:space="preserve">Dimasi J: </w:t>
      </w:r>
      <w:r w:rsidRPr="002B3BC9">
        <w:rPr>
          <w:b/>
        </w:rPr>
        <w:t>Innovation in the pharmaceutical industry: New estimates of R&amp;D costs</w:t>
      </w:r>
      <w:r w:rsidRPr="002B3BC9">
        <w:t xml:space="preserve">. </w:t>
      </w:r>
      <w:r w:rsidRPr="002B3BC9">
        <w:rPr>
          <w:i/>
        </w:rPr>
        <w:t xml:space="preserve">Journal of Health Economics </w:t>
      </w:r>
      <w:r w:rsidRPr="002B3BC9">
        <w:t xml:space="preserve">2016, </w:t>
      </w:r>
      <w:r w:rsidRPr="002B3BC9">
        <w:rPr>
          <w:b/>
        </w:rPr>
        <w:t>47</w:t>
      </w:r>
      <w:r w:rsidRPr="002B3BC9">
        <w:t>(May 2016):3.</w:t>
      </w:r>
    </w:p>
    <w:p w14:paraId="02E72913" w14:textId="77777777" w:rsidR="002B3BC9" w:rsidRPr="002B3BC9" w:rsidRDefault="002B3BC9" w:rsidP="002B3BC9">
      <w:pPr>
        <w:pStyle w:val="EndNoteBibliography"/>
        <w:spacing w:after="0"/>
        <w:ind w:left="720" w:hanging="720"/>
      </w:pPr>
      <w:r w:rsidRPr="002B3BC9">
        <w:t>21.</w:t>
      </w:r>
      <w:r w:rsidRPr="002B3BC9">
        <w:tab/>
        <w:t>Janes J, Young ME, Chen E, Rogers NH, Burgstaller-Muehlbacher S, Hughes LD, Love MS, Hull MV, Kuhen KL, Woods AK</w:t>
      </w:r>
      <w:r w:rsidRPr="002B3BC9">
        <w:rPr>
          <w:i/>
        </w:rPr>
        <w:t xml:space="preserve"> et al</w:t>
      </w:r>
      <w:r w:rsidRPr="002B3BC9">
        <w:t xml:space="preserve">: </w:t>
      </w:r>
      <w:r w:rsidRPr="002B3BC9">
        <w:rPr>
          <w:b/>
        </w:rPr>
        <w:t>The ReFRAME library as a comprehensive drug repurposing library and its application to the treatment of cryptosporidiosis</w:t>
      </w:r>
      <w:r w:rsidRPr="002B3BC9">
        <w:t>. 2018.</w:t>
      </w:r>
    </w:p>
    <w:p w14:paraId="5DB7EEC5" w14:textId="77777777" w:rsidR="002B3BC9" w:rsidRPr="002B3BC9" w:rsidRDefault="002B3BC9" w:rsidP="002B3BC9">
      <w:pPr>
        <w:pStyle w:val="EndNoteBibliography"/>
        <w:spacing w:after="0"/>
        <w:ind w:left="720" w:hanging="720"/>
      </w:pPr>
      <w:r w:rsidRPr="002B3BC9">
        <w:t>22.</w:t>
      </w:r>
      <w:r w:rsidRPr="002B3BC9">
        <w:tab/>
        <w:t xml:space="preserve">Lian JH, Ping;Lu, Yingfeng;Liu, Yueying;Wang, XiaoXiao;Zhang, Yimin;Jia, Hongyu;Yang, Yida: </w:t>
      </w:r>
      <w:r w:rsidRPr="002B3BC9">
        <w:rPr>
          <w:b/>
        </w:rPr>
        <w:t>Prophylactic antiviral treatment reduces the incidence of liver failure among patients coinfected with Mycobacterium tuberculosis and hepatitis B virus</w:t>
      </w:r>
      <w:r w:rsidRPr="002B3BC9">
        <w:t xml:space="preserve">. </w:t>
      </w:r>
      <w:r w:rsidRPr="002B3BC9">
        <w:rPr>
          <w:i/>
        </w:rPr>
        <w:t xml:space="preserve">Elsevier </w:t>
      </w:r>
      <w:r w:rsidRPr="002B3BC9">
        <w:t xml:space="preserve">2019, </w:t>
      </w:r>
      <w:r w:rsidRPr="002B3BC9">
        <w:rPr>
          <w:b/>
        </w:rPr>
        <w:t>270</w:t>
      </w:r>
      <w:r w:rsidRPr="002B3BC9">
        <w:t>.</w:t>
      </w:r>
    </w:p>
    <w:p w14:paraId="2A30CD78" w14:textId="3BCDACFF" w:rsidR="002B3BC9" w:rsidRPr="002B3BC9" w:rsidRDefault="002B3BC9" w:rsidP="002B3BC9">
      <w:pPr>
        <w:pStyle w:val="EndNoteBibliography"/>
        <w:spacing w:after="0"/>
        <w:ind w:left="720" w:hanging="720"/>
      </w:pPr>
      <w:r w:rsidRPr="002B3BC9">
        <w:lastRenderedPageBreak/>
        <w:t>23.</w:t>
      </w:r>
      <w:r w:rsidRPr="002B3BC9">
        <w:tab/>
      </w:r>
      <w:r w:rsidRPr="002B3BC9">
        <w:rPr>
          <w:b/>
        </w:rPr>
        <w:t xml:space="preserve">NCBI Blast:(2) - CHEMBL2363965_8515 </w:t>
      </w:r>
      <w:r w:rsidRPr="002B3BC9">
        <w:t>[</w:t>
      </w:r>
      <w:hyperlink r:id="rId16" w:history="1">
        <w:r w:rsidRPr="002B3BC9">
          <w:rPr>
            <w:rStyle w:val="Hyperlink"/>
          </w:rPr>
          <w:t>https://www.ncbi.nlm.nih.gov/pubmed/</w:t>
        </w:r>
      </w:hyperlink>
      <w:r w:rsidRPr="002B3BC9">
        <w:t>]</w:t>
      </w:r>
    </w:p>
    <w:p w14:paraId="23622C75" w14:textId="77777777" w:rsidR="002B3BC9" w:rsidRPr="002B3BC9" w:rsidRDefault="002B3BC9" w:rsidP="002B3BC9">
      <w:pPr>
        <w:pStyle w:val="EndNoteBibliography"/>
        <w:spacing w:after="0"/>
        <w:ind w:left="720" w:hanging="720"/>
      </w:pPr>
      <w:r w:rsidRPr="002B3BC9">
        <w:t>24.</w:t>
      </w:r>
      <w:r w:rsidRPr="002B3BC9">
        <w:tab/>
        <w:t xml:space="preserve">Altschul SF, Madden TL, Schäffer AA, Zhang J, Zhang Z, Miller W, Lipman DJ: </w:t>
      </w:r>
      <w:r w:rsidRPr="002B3BC9">
        <w:rPr>
          <w:b/>
        </w:rPr>
        <w:t>Gapped BLAST and PSI-BLAST: a new generation of protein database search programs</w:t>
      </w:r>
      <w:r w:rsidRPr="002B3BC9">
        <w:t xml:space="preserve">. In: </w:t>
      </w:r>
      <w:r w:rsidRPr="002B3BC9">
        <w:rPr>
          <w:i/>
        </w:rPr>
        <w:t>Nucleic Acids Res.</w:t>
      </w:r>
      <w:r w:rsidRPr="002B3BC9">
        <w:t xml:space="preserve"> vol. 25; 1997: 3389-3402.</w:t>
      </w:r>
    </w:p>
    <w:p w14:paraId="378A044F" w14:textId="4D289998" w:rsidR="002B3BC9" w:rsidRPr="002B3BC9" w:rsidRDefault="002B3BC9" w:rsidP="002B3BC9">
      <w:pPr>
        <w:pStyle w:val="EndNoteBibliography"/>
        <w:spacing w:after="0"/>
        <w:ind w:left="720" w:hanging="720"/>
      </w:pPr>
      <w:r w:rsidRPr="002B3BC9">
        <w:t>25.</w:t>
      </w:r>
      <w:r w:rsidRPr="002B3BC9">
        <w:tab/>
      </w:r>
      <w:r w:rsidRPr="002B3BC9">
        <w:rPr>
          <w:b/>
        </w:rPr>
        <w:t xml:space="preserve">RecName: Full=Replicase polyprotein 1a; Short=pp1a; AltName: Full=ORF1 - Protein - NCBI </w:t>
      </w:r>
      <w:r w:rsidRPr="002B3BC9">
        <w:t>[</w:t>
      </w:r>
      <w:hyperlink r:id="rId17" w:history="1">
        <w:r w:rsidRPr="002B3BC9">
          <w:rPr>
            <w:rStyle w:val="Hyperlink"/>
          </w:rPr>
          <w:t>https://www.ncbi.nlm.nih.gov/pubmed/</w:t>
        </w:r>
      </w:hyperlink>
      <w:r w:rsidRPr="002B3BC9">
        <w:t>]</w:t>
      </w:r>
    </w:p>
    <w:p w14:paraId="18A49E27" w14:textId="77777777" w:rsidR="002B3BC9" w:rsidRPr="002B3BC9" w:rsidRDefault="002B3BC9" w:rsidP="002B3BC9">
      <w:pPr>
        <w:pStyle w:val="EndNoteBibliography"/>
        <w:spacing w:after="0"/>
        <w:ind w:left="720" w:hanging="720"/>
      </w:pPr>
      <w:r w:rsidRPr="002B3BC9">
        <w:t>26.</w:t>
      </w:r>
      <w:r w:rsidRPr="002B3BC9">
        <w:tab/>
        <w:t xml:space="preserve">group NCS: </w:t>
      </w:r>
      <w:r w:rsidRPr="002B3BC9">
        <w:rPr>
          <w:b/>
        </w:rPr>
        <w:t>5GWY: Structure of Main Protease from Human Coronavirus NL63: Insights for Wide Spectrum Anti-Coronavirus Drug Design</w:t>
      </w:r>
      <w:r w:rsidRPr="002B3BC9">
        <w:t>. 2020.</w:t>
      </w:r>
    </w:p>
    <w:p w14:paraId="60365BD7" w14:textId="7C158750" w:rsidR="002B3BC9" w:rsidRPr="002B3BC9" w:rsidRDefault="002B3BC9" w:rsidP="002B3BC9">
      <w:pPr>
        <w:pStyle w:val="EndNoteBibliography"/>
        <w:ind w:left="720" w:hanging="720"/>
      </w:pPr>
      <w:r w:rsidRPr="002B3BC9">
        <w:t>27.</w:t>
      </w:r>
      <w:r w:rsidRPr="002B3BC9">
        <w:tab/>
      </w:r>
      <w:r w:rsidRPr="002B3BC9">
        <w:rPr>
          <w:b/>
        </w:rPr>
        <w:t xml:space="preserve">RCSB PDB - Protein Feature View - Replicase polyprotein 1ab - P0C6X9 (R1AB_CVMA5) </w:t>
      </w:r>
      <w:r w:rsidRPr="002B3BC9">
        <w:t>[</w:t>
      </w:r>
      <w:hyperlink r:id="rId18" w:history="1">
        <w:r w:rsidRPr="002B3BC9">
          <w:rPr>
            <w:rStyle w:val="Hyperlink"/>
          </w:rPr>
          <w:t>http://www.rcsb.org/pdb/protein/P0C6X9</w:t>
        </w:r>
      </w:hyperlink>
      <w:r w:rsidRPr="002B3BC9">
        <w:t>]</w:t>
      </w:r>
    </w:p>
    <w:p w14:paraId="5FE4C235" w14:textId="78C2B212"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3.FASTA</w:t>
      </w:r>
      <w:bookmarkEnd w:id="0"/>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Converrts a text file containing sequences to .FASTA format file.</w:t>
      </w:r>
    </w:p>
    <w:p w14:paraId="003C8BD8" w14:textId="5C5B8FBF" w:rsidR="00F634CE" w:rsidRDefault="00F634CE" w:rsidP="00F634CE">
      <w:pPr>
        <w:pStyle w:val="Heading2"/>
      </w:pPr>
      <w:bookmarkStart w:id="5" w:name="_Ref45100900"/>
      <w:r w:rsidRPr="00F634CE">
        <w:t>component_sequences.fa</w:t>
      </w:r>
      <w:bookmarkEnd w:id="5"/>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r w:rsidRPr="006A6D62">
        <w:t>orf.summary</w:t>
      </w:r>
      <w:bookmarkEnd w:id="8"/>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statistics</w:t>
      </w:r>
      <w:r>
        <w:t xml:space="preserve">  table.</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S5 Fig. Target similarity score distribution of ORFs from SARS-CoV-2 genome to ChEMBL targets.</w:t>
      </w:r>
    </w:p>
    <w:p w14:paraId="21AF0D7B" w14:textId="77777777" w:rsidR="00B52C2A" w:rsidRDefault="00B52C2A" w:rsidP="00A772F5">
      <w:pPr>
        <w:pStyle w:val="Heading2"/>
      </w:pPr>
      <w:bookmarkStart w:id="11" w:name="_Ref45533963"/>
      <w:r>
        <w:t>Organism_hmmer_threshold.R</w:t>
      </w:r>
      <w:bookmarkEnd w:id="11"/>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S6 Fig. Kmeans selection threshold for SARS-CoV-2.</w:t>
      </w:r>
      <w:r w:rsidR="001D0096">
        <w:rPr>
          <w:b/>
          <w:bCs/>
        </w:rPr>
        <w:t xml:space="preserve"> Triangular point indicates similarity threshold for best target</w:t>
      </w:r>
      <w:r w:rsidR="00AA7FC5">
        <w:rPr>
          <w:b/>
          <w:bCs/>
        </w:rPr>
        <w:t xml:space="preserve"> selection</w:t>
      </w:r>
      <w:r w:rsidR="001D0096">
        <w:rPr>
          <w:b/>
          <w:bCs/>
        </w:rPr>
        <w:t>.</w:t>
      </w:r>
    </w:p>
    <w:p w14:paraId="72FFF679" w14:textId="4AB4B39B" w:rsidR="00282CE3" w:rsidRDefault="00282CE3" w:rsidP="001B42EC">
      <w:pPr>
        <w:pStyle w:val="Heading2"/>
      </w:pPr>
      <w:bookmarkStart w:id="12" w:name="_Ref45548844"/>
      <w:r w:rsidRPr="00282CE3">
        <w:t>target_SARS-COV-2_drugs.sql</w:t>
      </w:r>
      <w:bookmarkEnd w:id="12"/>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13" w:name="_Ref45549210"/>
      <w:r>
        <w:t>target_SARS-CoV-2_drugs.txt</w:t>
      </w:r>
      <w:bookmarkEnd w:id="13"/>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2BE1E86F" w:rsidR="00E85126" w:rsidRDefault="00E85126" w:rsidP="00E85126">
      <w:pPr>
        <w:pStyle w:val="Heading2"/>
        <w:rPr>
          <w:b/>
          <w:bCs/>
        </w:rPr>
      </w:pPr>
      <w:r>
        <w:rPr>
          <w:b/>
          <w:bCs/>
        </w:rPr>
        <w:t xml:space="preserve">S7 Fig. NCBI BLASTP results for ORF </w:t>
      </w:r>
      <w:r w:rsidRPr="00E85126">
        <w:rPr>
          <w:b/>
          <w:bCs/>
        </w:rPr>
        <w:t>MN908947.3_281</w:t>
      </w:r>
      <w:r>
        <w:rPr>
          <w:b/>
          <w:bCs/>
        </w:rPr>
        <w:t xml:space="preserve"> excluding SARS-CoV-2.</w:t>
      </w:r>
    </w:p>
    <w:p w14:paraId="149EA512" w14:textId="0160677D" w:rsidR="00F87075" w:rsidRDefault="00F87075" w:rsidP="00F87075">
      <w:pPr>
        <w:pStyle w:val="Heading2"/>
        <w:rPr>
          <w:b/>
          <w:bCs/>
        </w:rPr>
      </w:pPr>
      <w:r>
        <w:rPr>
          <w:b/>
          <w:bCs/>
        </w:rPr>
        <w:t>S8 Fig. Distance tree for orf1a</w:t>
      </w:r>
    </w:p>
    <w:p w14:paraId="6A6ECF8B" w14:textId="1490FE1C" w:rsidR="00F87075" w:rsidRDefault="00F87075" w:rsidP="00F87075">
      <w:pPr>
        <w:pStyle w:val="Heading2"/>
        <w:rPr>
          <w:b/>
          <w:bCs/>
        </w:rPr>
      </w:pPr>
      <w:r>
        <w:rPr>
          <w:b/>
          <w:bCs/>
        </w:rPr>
        <w:t>S9 Fig. 5GWY structure of Main Protease from Human Corona Virus</w:t>
      </w:r>
    </w:p>
    <w:p w14:paraId="769C96CC" w14:textId="68EBBA04" w:rsidR="00F87075" w:rsidRDefault="00F87075" w:rsidP="00F87075">
      <w:r>
        <w:t>From Protein Database.</w:t>
      </w:r>
    </w:p>
    <w:p w14:paraId="364C15B4" w14:textId="1DEE78E4" w:rsidR="00AA1A1C" w:rsidRDefault="00AA1A1C" w:rsidP="00AA1A1C">
      <w:pPr>
        <w:pStyle w:val="Heading2"/>
        <w:rPr>
          <w:b/>
          <w:bCs/>
        </w:rPr>
      </w:pPr>
      <w:r>
        <w:rPr>
          <w:b/>
          <w:bCs/>
        </w:rPr>
        <w:t>S10 Fig. Predicted binding modes for RNA polymerase and Viomycin.</w:t>
      </w:r>
    </w:p>
    <w:p w14:paraId="60A0824A" w14:textId="53BC83E5" w:rsidR="009F28D8" w:rsidRPr="009F28D8" w:rsidRDefault="009F28D8" w:rsidP="009F28D8">
      <w:pPr>
        <w:pStyle w:val="Heading2"/>
        <w:rPr>
          <w:b/>
          <w:bCs/>
        </w:rPr>
      </w:pPr>
      <w:r>
        <w:rPr>
          <w:b/>
          <w:bCs/>
        </w:rPr>
        <w:t>S11 Fig. Predicted binding modes for RNA polymerase and Capryomycin.</w:t>
      </w:r>
    </w:p>
    <w:p w14:paraId="3B1D37E4" w14:textId="77777777" w:rsidR="0053011B" w:rsidRPr="0053011B" w:rsidRDefault="0053011B" w:rsidP="0053011B"/>
    <w:p w14:paraId="61D788C5" w14:textId="4BD530E1"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2F99C" w14:textId="77777777" w:rsidR="00743EFB" w:rsidRDefault="00743EFB" w:rsidP="00747549">
      <w:pPr>
        <w:spacing w:after="0" w:line="240" w:lineRule="auto"/>
      </w:pPr>
      <w:r>
        <w:separator/>
      </w:r>
    </w:p>
  </w:endnote>
  <w:endnote w:type="continuationSeparator" w:id="0">
    <w:p w14:paraId="4911F1A0" w14:textId="77777777" w:rsidR="00743EFB" w:rsidRDefault="00743EFB"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6B2497" w14:textId="77777777" w:rsidR="00743EFB" w:rsidRDefault="00743EFB" w:rsidP="00747549">
      <w:pPr>
        <w:spacing w:after="0" w:line="240" w:lineRule="auto"/>
      </w:pPr>
      <w:r>
        <w:separator/>
      </w:r>
    </w:p>
  </w:footnote>
  <w:footnote w:type="continuationSeparator" w:id="0">
    <w:p w14:paraId="7919517D" w14:textId="77777777" w:rsidR="00743EFB" w:rsidRDefault="00743EFB" w:rsidP="00747549">
      <w:pPr>
        <w:spacing w:after="0" w:line="240" w:lineRule="auto"/>
      </w:pPr>
      <w:r>
        <w:continuationSeparator/>
      </w:r>
    </w:p>
  </w:footnote>
  <w:footnote w:id="1">
    <w:p w14:paraId="525EC442" w14:textId="77777777" w:rsidR="002D5FBE" w:rsidRDefault="002D5FBE" w:rsidP="00747549">
      <w:pPr>
        <w:pStyle w:val="FootnoteText"/>
      </w:pPr>
      <w:r>
        <w:rPr>
          <w:rStyle w:val="FootnoteReference"/>
        </w:rPr>
        <w:footnoteRef/>
      </w:r>
      <w:r>
        <w:t xml:space="preserve"> Student in Brandeis Univeristy GPS program</w:t>
      </w:r>
    </w:p>
    <w:p w14:paraId="189BF471" w14:textId="77777777" w:rsidR="002D5FBE" w:rsidRDefault="002D5FBE" w:rsidP="00747549"/>
    <w:p w14:paraId="31FD4C13" w14:textId="77777777" w:rsidR="002D5FBE" w:rsidRDefault="002D5FBE" w:rsidP="00747549">
      <w:r>
        <w:t>*  Corresponding author</w:t>
      </w:r>
    </w:p>
    <w:p w14:paraId="5D5C3125" w14:textId="77777777" w:rsidR="002D5FBE" w:rsidRPr="00797A4B" w:rsidRDefault="002D5FBE" w:rsidP="00747549">
      <w:r>
        <w:t xml:space="preserve">E-mail: </w:t>
      </w:r>
      <w:hyperlink r:id="rId1" w:history="1">
        <w:r w:rsidRPr="003448BF">
          <w:rPr>
            <w:rStyle w:val="Hyperlink"/>
          </w:rPr>
          <w:t>jbsing@brandeis.edu</w:t>
        </w:r>
      </w:hyperlink>
      <w:r>
        <w:t xml:space="preserve"> (JBS)</w:t>
      </w:r>
    </w:p>
    <w:p w14:paraId="34D633C8" w14:textId="77777777" w:rsidR="002D5FBE" w:rsidRDefault="002D5FBE"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7E08"/>
    <w:rsid w:val="00147EFE"/>
    <w:rsid w:val="001525ED"/>
    <w:rsid w:val="00195D34"/>
    <w:rsid w:val="001968EA"/>
    <w:rsid w:val="001A7C0E"/>
    <w:rsid w:val="001B42EC"/>
    <w:rsid w:val="001C3575"/>
    <w:rsid w:val="001D0096"/>
    <w:rsid w:val="001F2D07"/>
    <w:rsid w:val="00200E47"/>
    <w:rsid w:val="00213F07"/>
    <w:rsid w:val="00240ED4"/>
    <w:rsid w:val="002432AD"/>
    <w:rsid w:val="0026074F"/>
    <w:rsid w:val="002644DB"/>
    <w:rsid w:val="002739F6"/>
    <w:rsid w:val="0028157D"/>
    <w:rsid w:val="00282CE3"/>
    <w:rsid w:val="0029721C"/>
    <w:rsid w:val="002A7EE6"/>
    <w:rsid w:val="002B19C0"/>
    <w:rsid w:val="002B3BC9"/>
    <w:rsid w:val="002D5FBE"/>
    <w:rsid w:val="00316226"/>
    <w:rsid w:val="003407CC"/>
    <w:rsid w:val="00372733"/>
    <w:rsid w:val="00391C53"/>
    <w:rsid w:val="00393E42"/>
    <w:rsid w:val="00395457"/>
    <w:rsid w:val="003B0E41"/>
    <w:rsid w:val="003B72D7"/>
    <w:rsid w:val="003C5EF3"/>
    <w:rsid w:val="0040121C"/>
    <w:rsid w:val="00412C42"/>
    <w:rsid w:val="004223B7"/>
    <w:rsid w:val="0046466B"/>
    <w:rsid w:val="00477F92"/>
    <w:rsid w:val="004900DF"/>
    <w:rsid w:val="00494901"/>
    <w:rsid w:val="004A20BA"/>
    <w:rsid w:val="004B60FD"/>
    <w:rsid w:val="004D2D01"/>
    <w:rsid w:val="004E1909"/>
    <w:rsid w:val="004F0A08"/>
    <w:rsid w:val="00507873"/>
    <w:rsid w:val="005221CD"/>
    <w:rsid w:val="0053011B"/>
    <w:rsid w:val="005401CE"/>
    <w:rsid w:val="00561C8D"/>
    <w:rsid w:val="00594F9E"/>
    <w:rsid w:val="005B412A"/>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3EFB"/>
    <w:rsid w:val="00747549"/>
    <w:rsid w:val="00795ABC"/>
    <w:rsid w:val="007C7ECE"/>
    <w:rsid w:val="007D2A98"/>
    <w:rsid w:val="007D31A6"/>
    <w:rsid w:val="007D68D4"/>
    <w:rsid w:val="00801B29"/>
    <w:rsid w:val="0081345A"/>
    <w:rsid w:val="00820365"/>
    <w:rsid w:val="00833647"/>
    <w:rsid w:val="00835714"/>
    <w:rsid w:val="008711C5"/>
    <w:rsid w:val="00876439"/>
    <w:rsid w:val="00881594"/>
    <w:rsid w:val="008C4422"/>
    <w:rsid w:val="008C5A5D"/>
    <w:rsid w:val="008D7DF7"/>
    <w:rsid w:val="008E1993"/>
    <w:rsid w:val="00900D47"/>
    <w:rsid w:val="00910BFF"/>
    <w:rsid w:val="00917E6D"/>
    <w:rsid w:val="009539C4"/>
    <w:rsid w:val="0098656F"/>
    <w:rsid w:val="00987570"/>
    <w:rsid w:val="00987695"/>
    <w:rsid w:val="009A31B7"/>
    <w:rsid w:val="009C7A3C"/>
    <w:rsid w:val="009E2801"/>
    <w:rsid w:val="009F28D8"/>
    <w:rsid w:val="00A2110D"/>
    <w:rsid w:val="00A25247"/>
    <w:rsid w:val="00A772F5"/>
    <w:rsid w:val="00A77A8A"/>
    <w:rsid w:val="00A77B12"/>
    <w:rsid w:val="00A87476"/>
    <w:rsid w:val="00A91380"/>
    <w:rsid w:val="00AA12D6"/>
    <w:rsid w:val="00AA1A1C"/>
    <w:rsid w:val="00AA7FC5"/>
    <w:rsid w:val="00AE0C0D"/>
    <w:rsid w:val="00AE5F16"/>
    <w:rsid w:val="00AE7C95"/>
    <w:rsid w:val="00B24C28"/>
    <w:rsid w:val="00B440F1"/>
    <w:rsid w:val="00B52C2A"/>
    <w:rsid w:val="00B723C0"/>
    <w:rsid w:val="00B8254F"/>
    <w:rsid w:val="00B84EB5"/>
    <w:rsid w:val="00BF7CE7"/>
    <w:rsid w:val="00C10B45"/>
    <w:rsid w:val="00C30EC0"/>
    <w:rsid w:val="00C5130C"/>
    <w:rsid w:val="00C63637"/>
    <w:rsid w:val="00CA3D27"/>
    <w:rsid w:val="00CC4AD2"/>
    <w:rsid w:val="00CE0A4E"/>
    <w:rsid w:val="00CE1A3D"/>
    <w:rsid w:val="00CF2ED3"/>
    <w:rsid w:val="00D35B8C"/>
    <w:rsid w:val="00D411FA"/>
    <w:rsid w:val="00D422F3"/>
    <w:rsid w:val="00D47847"/>
    <w:rsid w:val="00D72B85"/>
    <w:rsid w:val="00DA0773"/>
    <w:rsid w:val="00DA1DBA"/>
    <w:rsid w:val="00DA7679"/>
    <w:rsid w:val="00DB1253"/>
    <w:rsid w:val="00DD4AF5"/>
    <w:rsid w:val="00DD6710"/>
    <w:rsid w:val="00DF0488"/>
    <w:rsid w:val="00DF5057"/>
    <w:rsid w:val="00DF5BDD"/>
    <w:rsid w:val="00E223B5"/>
    <w:rsid w:val="00E27029"/>
    <w:rsid w:val="00E4596C"/>
    <w:rsid w:val="00E75ABE"/>
    <w:rsid w:val="00E85126"/>
    <w:rsid w:val="00EC7726"/>
    <w:rsid w:val="00F45A2A"/>
    <w:rsid w:val="00F61C06"/>
    <w:rsid w:val="00F634CE"/>
    <w:rsid w:val="00F63917"/>
    <w:rsid w:val="00F65352"/>
    <w:rsid w:val="00F75ED8"/>
    <w:rsid w:val="00F87075"/>
    <w:rsid w:val="00FB1BD3"/>
    <w:rsid w:val="00FB7AC1"/>
    <w:rsid w:val="00FE09F4"/>
    <w:rsid w:val="00FE502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8</TotalTime>
  <Pages>17</Pages>
  <Words>8973</Words>
  <Characters>5115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28</cp:revision>
  <dcterms:created xsi:type="dcterms:W3CDTF">2020-07-02T23:02:00Z</dcterms:created>
  <dcterms:modified xsi:type="dcterms:W3CDTF">2020-07-16T13:46:00Z</dcterms:modified>
</cp:coreProperties>
</file>